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47108D69" w14:textId="0621C781" w:rsidR="004924E9" w:rsidRDefault="00AE767D" w:rsidP="001D527F">
      <w:pPr>
        <w:ind w:firstLineChars="270" w:firstLine="567"/>
        <w:jc w:val="cente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1D527F">
      <w:pPr>
        <w:ind w:firstLineChars="270" w:firstLine="567"/>
        <w:jc w:val="center"/>
        <w:rPr>
          <w:rFonts w:ascii="Times New Roman" w:hAnsi="Times New Roman" w:cs="Times New Roman"/>
          <w:color w:val="000000" w:themeColor="text1"/>
        </w:rPr>
      </w:pPr>
    </w:p>
    <w:p w14:paraId="610DC4B7" w14:textId="29D21A06" w:rsidR="004924E9" w:rsidRPr="00C07B53" w:rsidRDefault="00407523"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2BEAC45"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 MoS2, black phosphorus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3B7A34">
        <w:t xml:space="preserve"> a</w:t>
      </w:r>
      <w:r w:rsidR="003B7A34" w:rsidRPr="003B7A34">
        <w:t>nd its physical and chemical properties are also very unique</w:t>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7DF7EC96"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 xml:space="preserve">silicon nanowires, silicon graphene substrate support, silicon thin film and </w:t>
      </w:r>
      <w:r>
        <w:t>bulk</w:t>
      </w:r>
      <w:r w:rsidRPr="006F2CF2">
        <w:t xml:space="preserve"> structure</w:t>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 we explored the thermal transport properties of the 2</w:t>
      </w:r>
      <w:r w:rsidR="006B2B5B">
        <w:t xml:space="preserve"> to </w:t>
      </w:r>
      <w:r w:rsidR="006B2B5B" w:rsidRPr="006B2B5B">
        <w:t>10 layer silicon structure in [108]</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233FA43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 xml:space="preserve">is chosen,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All structures are shown in Figure 4-1</w:t>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0F47F8" w:rsidRPr="000F47F8">
        <w:rPr>
          <w:szCs w:val="22"/>
        </w:rPr>
        <w:t xml:space="preserve">Table 4.1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1449EAD7" w:rsidR="000F47F8" w:rsidRPr="00CD3E8A" w:rsidRDefault="000F47F8" w:rsidP="00CD3E8A">
      <w:pPr>
        <w:pStyle w:val="af3"/>
        <w:tabs>
          <w:tab w:val="left" w:pos="3119"/>
          <w:tab w:val="right" w:pos="7655"/>
        </w:tabs>
        <w:jc w:val="left"/>
        <w:rPr>
          <w:szCs w:val="22"/>
        </w:rPr>
      </w:pPr>
      <w:r w:rsidRPr="000F47F8">
        <w:rPr>
          <w:szCs w:val="22"/>
        </w:rPr>
        <w:t xml:space="preserve">From table 4.1,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1F90C324"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tructure \h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503CC1">
        <w:rPr>
          <w:rFonts w:ascii="Times New Roman" w:hAnsi="Times New Roman" w:cs="Times New Roman"/>
          <w:b/>
          <w:bCs/>
          <w:color w:val="000000" w:themeColor="text1"/>
        </w:rPr>
        <w:t>FIG.</w:t>
      </w:r>
      <w:r w:rsidRPr="00503CC1">
        <w:rPr>
          <w:rFonts w:ascii="Times New Roman" w:hAnsi="Times New Roman" w:cs="Times New Roman"/>
          <w:b/>
          <w:bCs/>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small</w:t>
      </w:r>
      <w:r w:rsidR="00B71697" w:rsidRPr="00B71697">
        <w:rPr>
          <w:rFonts w:ascii="Times New Roman" w:hAnsi="Times New Roman" w:cs="Times New Roman"/>
          <w:color w:val="000000" w:themeColor="text1"/>
        </w:rPr>
        <w:t xml:space="preserve"> </w:t>
      </w:r>
      <w:r w:rsidR="00B71697">
        <w:rPr>
          <w:rFonts w:ascii="Times New Roman" w:hAnsi="Times New Roman" w:cs="Times New Roman"/>
          <w:color w:val="000000" w:themeColor="text1"/>
        </w:rPr>
        <w:t>difference of heat transport.</w:t>
      </w:r>
    </w:p>
    <w:p w14:paraId="7548DF4B" w14:textId="6B887A50"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109]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r>
          <m:rPr>
            <m:sty m:val="p"/>
          </m:rPr>
          <w:rPr>
            <w:rFonts w:ascii="Cambria Math" w:hAnsi="Cambria Math"/>
          </w:rPr>
          <m:t>=</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w:t>
      </w:r>
      <w:r w:rsidR="007B0597">
        <w:t>z</w:t>
      </w:r>
      <w:r w:rsidR="007B0597">
        <w:t xml:space="preserve">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352542AC" w:rsidR="007B0597" w:rsidRDefault="005E38D5" w:rsidP="007215EA">
      <w:pPr>
        <w:tabs>
          <w:tab w:val="left" w:pos="2835"/>
          <w:tab w:val="left" w:pos="5954"/>
        </w:tabs>
        <w:ind w:firstLineChars="288" w:firstLine="605"/>
        <w:jc w:val="left"/>
      </w:pPr>
      <w:r w:rsidRPr="005E38D5">
        <w:t>The total scattering thermal conductivity and anisotropy of multilayer silicon is shown in table 4.2</w:t>
      </w:r>
      <w:r>
        <w:t>.</w:t>
      </w:r>
      <w:r w:rsidRPr="005E38D5">
        <w:t xml:space="preserve"> It can be seen from the table that the thermal conductivity of the </w:t>
      </w:r>
      <w:r>
        <w:t>bilayer</w:t>
      </w:r>
      <w:r w:rsidRPr="005E38D5">
        <w:t xml:space="preserve"> silicon can reach up t</w:t>
      </w:r>
      <w:r>
        <w:t>o 11.6 W/mK (2l1 structure).</w:t>
      </w:r>
      <w:r w:rsidRPr="005E38D5">
        <w:t xml:space="preserve"> In addition, the </w:t>
      </w:r>
      <w:r w:rsidRPr="005E38D5">
        <w:t xml:space="preserve">2lr3 </w:t>
      </w:r>
      <w:r>
        <w:t>with small top and bottom</w:t>
      </w:r>
      <w:r w:rsidRPr="005E38D5">
        <w:t xml:space="preserve"> buckling </w:t>
      </w:r>
      <w:r>
        <w:t xml:space="preserve">possesses the most </w:t>
      </w:r>
      <w:r w:rsidRPr="005E38D5">
        <w:t xml:space="preserve">anisotropy, </w:t>
      </w:r>
      <w:r>
        <w:t xml:space="preserve">which </w:t>
      </w:r>
      <w:r w:rsidRPr="005E38D5">
        <w:t>can reach 57.3%</w:t>
      </w:r>
      <w:r>
        <w:t xml:space="preserve">. </w:t>
      </w:r>
      <w:r w:rsidRPr="005E38D5">
        <w:t>The smallest is 2l2 and 2</w:t>
      </w:r>
      <w:r>
        <w:t>lh</w:t>
      </w:r>
      <w:r w:rsidRPr="005E38D5">
        <w:t xml:space="preserve"> (20%)</w:t>
      </w:r>
      <w:r>
        <w:t xml:space="preserve">. </w:t>
      </w:r>
      <w:r w:rsidRPr="005E38D5">
        <w:t>The above results show that surface reconstruction has a significant effect on the thermal transport properties of multilayer silicon</w:t>
      </w:r>
      <w:r>
        <w:t>.</w:t>
      </w:r>
      <w:r w:rsidRPr="005E38D5">
        <w:t xml:space="preserve"> The smooth surface is favorable for heat conduction, while the rough surface can greatly suppress the heat conduction</w:t>
      </w:r>
      <w:r>
        <w:t>. Meanwhile,</w:t>
      </w:r>
      <w:r w:rsidRPr="005E38D5">
        <w:t xml:space="preserve"> the anisotropy of the surface structure leads to the significant anisotropy of the thermal conductivity</w:t>
      </w:r>
      <w:r>
        <w:t>.</w:t>
      </w:r>
    </w:p>
    <w:p w14:paraId="03EDDC04" w14:textId="5978DD5A" w:rsidR="007B0597" w:rsidRDefault="00DB3AD7" w:rsidP="00DB3AD7">
      <w:pPr>
        <w:tabs>
          <w:tab w:val="left" w:pos="2835"/>
          <w:tab w:val="left" w:pos="5954"/>
        </w:tabs>
        <w:ind w:firstLineChars="288" w:firstLine="605"/>
        <w:jc w:val="left"/>
      </w:pPr>
      <w:r w:rsidRPr="00DB3AD7">
        <w:t xml:space="preserve">The influence of thickness change on the thermal transport properties was </w:t>
      </w:r>
      <w:r>
        <w:t xml:space="preserve">then </w:t>
      </w:r>
      <w:r w:rsidRPr="00DB3AD7">
        <w:t>investigated</w:t>
      </w:r>
      <w:r>
        <w:t>.</w:t>
      </w:r>
      <w:r w:rsidRPr="00DB3AD7">
        <w:t xml:space="preserve"> Here we study mainly on </w:t>
      </w:r>
      <w:r w:rsidRPr="00DB3AD7">
        <w:t>multilayer silicon structure</w:t>
      </w:r>
      <w:r>
        <w:t xml:space="preserve"> with </w:t>
      </w:r>
      <w:r w:rsidRPr="00DB3AD7">
        <w:t>3-10 layer</w:t>
      </w:r>
      <w:r>
        <w:t xml:space="preserve">s, whose </w:t>
      </w:r>
      <w:r w:rsidRPr="00DB3AD7">
        <w:t xml:space="preserve"> surface</w:t>
      </w:r>
      <w:r>
        <w:t xml:space="preserve"> has </w:t>
      </w:r>
      <w:r w:rsidRPr="00DB3AD7">
        <w:t>typical Si (111)</w:t>
      </w:r>
      <w:r>
        <w:t xml:space="preserve"> </w:t>
      </w:r>
      <m:oMath>
        <m:r>
          <m:rPr>
            <m:sty m:val="p"/>
          </m:rPr>
          <w:rPr>
            <w:rFonts w:ascii="Cambria Math" w:hAnsi="Cambria Math"/>
          </w:rPr>
          <m:t>2×1</m:t>
        </m:r>
      </m:oMath>
      <w:r w:rsidRPr="00DB3AD7">
        <w:t xml:space="preserve"> surface reconstruction</w:t>
      </w:r>
      <w:r>
        <w:t>.</w:t>
      </w:r>
      <w:r w:rsidRPr="00DB3AD7">
        <w:t xml:space="preserve"> In order to compare, we also calculated the thermal conductivity of Si on its (111) surface and the thermal conductivity of the monolayer</w:t>
      </w:r>
      <w:r>
        <w:t>.</w:t>
      </w:r>
      <w:r w:rsidRPr="00DB3AD7">
        <w:t xml:space="preserve"> The magnitude of the anisotropy is also shown in table 4.2. From the Figure 4-3 (a), in the case of the medium thickness of the 3~6 layer</w:t>
      </w:r>
      <w:r>
        <w:t>s</w:t>
      </w:r>
      <w:r w:rsidRPr="00DB3AD7">
        <w:t xml:space="preserve">, the anisotropy of the multilayer silicon </w:t>
      </w:r>
      <w:r>
        <w:t xml:space="preserve">with </w:t>
      </w:r>
      <w:r w:rsidRPr="00DB3AD7">
        <w:t>zigzag type</w:t>
      </w:r>
      <w:r>
        <w:t xml:space="preserve"> </w:t>
      </w:r>
      <w:r w:rsidRPr="00DB3AD7">
        <w:t>is higher than that of armchair</w:t>
      </w:r>
      <w:r>
        <w:t>.</w:t>
      </w:r>
      <w:r w:rsidRPr="00DB3AD7">
        <w:t xml:space="preserve"> And with the increase of the number of layers, the anisotropy decreases gradually</w:t>
      </w:r>
      <w:r>
        <w:t>.</w:t>
      </w:r>
      <w:r w:rsidRPr="00DB3AD7">
        <w:t xml:space="preserve"> The reason is that the zigzag direction of the multilayer silicon surface is composed of a smooth zigzag atomic chain (as shown in Figure 4-1)</w:t>
      </w:r>
      <w:r>
        <w:t>.</w:t>
      </w:r>
      <w:r w:rsidRPr="00DB3AD7">
        <w:t xml:space="preserve"> Compared with </w:t>
      </w:r>
      <w:r w:rsidRPr="00DB3AD7">
        <w:lastRenderedPageBreak/>
        <w:t>the bulk silicon structure, the heat conduction along the zigzag direction has no obvious effect on the heat flow</w:t>
      </w:r>
      <w:r>
        <w:t>.</w:t>
      </w:r>
      <w:r w:rsidRPr="00DB3AD7">
        <w:t xml:space="preserve"> </w:t>
      </w:r>
      <w:r>
        <w:t>While a</w:t>
      </w:r>
      <w:r w:rsidRPr="00DB3AD7">
        <w:t xml:space="preserve">long the armchair direction, the </w:t>
      </w:r>
      <w:r>
        <w:t xml:space="preserve">fluctuation of </w:t>
      </w:r>
      <w:r w:rsidRPr="00DB3AD7">
        <w:t xml:space="preserve">multilayer silicon surface is very large, </w:t>
      </w:r>
      <w:r>
        <w:t xml:space="preserve">the same is </w:t>
      </w:r>
      <w:r w:rsidRPr="00DB3AD7">
        <w:t>it</w:t>
      </w:r>
      <w:r>
        <w:t>s</w:t>
      </w:r>
      <w:r w:rsidRPr="00DB3AD7">
        <w:t xml:space="preserve"> obvious </w:t>
      </w:r>
      <w:r>
        <w:t>affection</w:t>
      </w:r>
      <w:r w:rsidRPr="00DB3AD7">
        <w:t xml:space="preserve"> on heat flow</w:t>
      </w:r>
      <w:r>
        <w:t>.</w:t>
      </w:r>
      <w:r w:rsidRPr="00DB3AD7">
        <w:t xml:space="preserve"> This difference is mainly caused by the surface reconstruction effect, and will decrease with the increase of the thickness of the silicon</w:t>
      </w:r>
      <w:r>
        <w:t>.</w:t>
      </w:r>
      <w:r w:rsidRPr="00DB3AD7">
        <w:t xml:space="preserve"> In order to predict the relationship between the thermal conductivity and the thickness, we calculated the thermal conductivity of the 8-10 layer</w:t>
      </w:r>
      <w:r>
        <w:t xml:space="preserve">s silicene with </w:t>
      </w:r>
      <w:r w:rsidRPr="00DB3AD7">
        <w:t xml:space="preserve">the </w:t>
      </w:r>
      <m:oMath>
        <m:r>
          <m:rPr>
            <m:sty m:val="p"/>
          </m:rPr>
          <w:rPr>
            <w:rFonts w:ascii="Cambria Math" w:hAnsi="Cambria Math"/>
          </w:rPr>
          <m:t>2×1</m:t>
        </m:r>
      </m:oMath>
      <w:r>
        <w:t xml:space="preserve"> </w:t>
      </w:r>
      <w:r w:rsidRPr="00DB3AD7">
        <w:t>surface</w:t>
      </w:r>
      <w:r>
        <w:rPr>
          <w:rFonts w:hint="eastAsia"/>
        </w:rPr>
        <w:t xml:space="preserve"> reconstruction</w:t>
      </w:r>
      <w:r>
        <w:t>.</w:t>
      </w:r>
      <w:r w:rsidRPr="00DB3AD7">
        <w:t xml:space="preserve"> In order to compare, the thermal conductivity of the bulk Si (111) surface with no surface reconstruction (9 layers) and the thermal conductivity of the monolayer were calculated</w:t>
      </w:r>
      <w:r w:rsidR="00F13465">
        <w:t>.</w:t>
      </w:r>
      <w:r w:rsidR="00F13465" w:rsidRPr="00F13465">
        <w:t xml:space="preserve"> As shown in Table 4-2, with the increase of thickness, the anisotropy decreases gradually</w:t>
      </w:r>
      <w:r w:rsidR="00F13465">
        <w:t>.</w:t>
      </w:r>
      <w:r w:rsidR="00F13465" w:rsidRPr="00F13465">
        <w:t xml:space="preserve"> When the thickness is up to 10 layers, the anisotropy of the thermal transport of multilayer silicon can be neglected (only about 1.5%),</w:t>
      </w:r>
      <w:r w:rsidR="00F13465">
        <w:t>which is c</w:t>
      </w:r>
      <w:r w:rsidR="00F13465" w:rsidRPr="00F13465">
        <w:t>onsistent with the results of bulk silicon and single silicon</w:t>
      </w:r>
      <w:r w:rsidR="00F13465">
        <w:t>.</w:t>
      </w:r>
      <w:r w:rsidR="00F13465" w:rsidRPr="00F13465">
        <w:t xml:space="preserve"> On the other hand, as shown in Figure 4-3 (b), at the same thickness, in the </w:t>
      </w:r>
      <w:r w:rsidR="00F13465">
        <w:t xml:space="preserve">case of </w:t>
      </w:r>
      <w:r w:rsidR="00F13465" w:rsidRPr="00F13465">
        <w:t>shorter length (10~50nm), the anisotropy is obvious</w:t>
      </w:r>
      <w:r w:rsidR="00F13465">
        <w:t>.</w:t>
      </w:r>
      <w:r w:rsidR="00F13465" w:rsidRPr="00F13465">
        <w:t xml:space="preserve"> When the length is about 100nm, the anisotropy difference becomes very small, and the size effect of the thermal conductivity anisotropy is obvious</w:t>
      </w:r>
      <w:r w:rsidR="00F13465">
        <w:t>.</w:t>
      </w:r>
      <w:r w:rsidR="00F13465" w:rsidRPr="00F13465">
        <w:t xml:space="preserve"> This is essentially due to the difference in the out-of-plane acoustic branch (LA), the transverse acoustic branch (TA), and the vertical plane acoustic phonon (ZA) </w:t>
      </w:r>
      <w:r w:rsidR="00F13465">
        <w:t>of</w:t>
      </w:r>
      <w:r w:rsidR="00F13465" w:rsidRPr="00F13465">
        <w:t xml:space="preserve"> the multilayer silicon structures along different directions</w:t>
      </w:r>
      <w:r w:rsidR="00F13465">
        <w:t>.</w:t>
      </w:r>
      <w:r w:rsidR="00F13465" w:rsidRPr="00F13465">
        <w:t xml:space="preserve"> However, with the increase of length, the ballistic transport is gradually saturated, and the difference of the heat transfer caused by the umklapp process is gradually reduced</w:t>
      </w:r>
      <w:r w:rsidR="00F13465">
        <w:t>.</w:t>
      </w:r>
    </w:p>
    <w:p w14:paraId="0CD0A652" w14:textId="77777777" w:rsidR="00F13465" w:rsidRPr="00DB3AD7" w:rsidRDefault="00F13465" w:rsidP="00DB3AD7">
      <w:pPr>
        <w:tabs>
          <w:tab w:val="left" w:pos="2835"/>
          <w:tab w:val="left" w:pos="5954"/>
        </w:tabs>
        <w:ind w:firstLineChars="288" w:firstLine="605"/>
        <w:jc w:val="left"/>
        <w:rPr>
          <w:rFonts w:hint="eastAsia"/>
        </w:rPr>
      </w:pPr>
      <w:bookmarkStart w:id="0" w:name="_GoBack"/>
      <w:bookmarkEnd w:id="0"/>
    </w:p>
    <w:p w14:paraId="3C5B6111" w14:textId="77777777" w:rsidR="007B0597" w:rsidRPr="00F13465" w:rsidRDefault="007B0597" w:rsidP="007215EA">
      <w:pPr>
        <w:tabs>
          <w:tab w:val="left" w:pos="2835"/>
          <w:tab w:val="left" w:pos="5954"/>
        </w:tabs>
        <w:ind w:firstLineChars="288" w:firstLine="605"/>
        <w:jc w:val="left"/>
        <w:rPr>
          <w:rFonts w:ascii="Times New Roman" w:hAnsi="Times New Roman" w:cs="Times New Roman"/>
          <w:color w:val="000000" w:themeColor="text1"/>
        </w:rPr>
      </w:pPr>
    </w:p>
    <w:p w14:paraId="61A67339" w14:textId="749A0AD4" w:rsidR="00435297" w:rsidRDefault="006832DE" w:rsidP="00503CC1">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D527F">
        <w:rPr>
          <w:rFonts w:ascii="Times New Roman" w:hAnsi="Times New Roman" w:cs="Times New Roman"/>
          <w:color w:val="000000" w:themeColor="text1"/>
        </w:rPr>
        <w:instrText xml:space="preserve"> \* MERGEFORMAT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4026099B" w:rsidR="00CF03CC" w:rsidRDefault="00CF03CC" w:rsidP="00503CC1">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w:t>
      </w:r>
    </w:p>
    <w:p w14:paraId="2469FD25" w14:textId="0E4B4538" w:rsidR="007A5980" w:rsidRDefault="00CF03CC" w:rsidP="00503CC1">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p>
    <w:p w14:paraId="4DD83CF7" w14:textId="7D95634F" w:rsidR="007A5980" w:rsidRDefault="007A5980" w:rsidP="001D527F">
      <w:pPr>
        <w:tabs>
          <w:tab w:val="left" w:pos="3119"/>
          <w:tab w:val="left" w:pos="7088"/>
        </w:tabs>
        <w:ind w:firstLineChars="288" w:firstLine="605"/>
        <w:jc w:val="center"/>
        <w:rPr>
          <w:rFonts w:ascii="Times New Roman" w:hAnsi="Times New Roman" w:cs="Times New Roman"/>
          <w:color w:val="000000" w:themeColor="text1"/>
          <w:sz w:val="22"/>
        </w:rPr>
      </w:pP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1D527F">
      <w:pPr>
        <w:tabs>
          <w:tab w:val="left" w:pos="3119"/>
          <w:tab w:val="left" w:pos="7088"/>
        </w:tabs>
        <w:ind w:firstLineChars="202" w:firstLine="444"/>
        <w:jc w:val="center"/>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70FB626" w:rsidR="00CF03CC" w:rsidRDefault="00E0756A" w:rsidP="001D527F">
      <w:pPr>
        <w:ind w:firstLine="420"/>
        <w:jc w:val="center"/>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calculations.</w:t>
      </w:r>
    </w:p>
    <w:p w14:paraId="7EDF4D56" w14:textId="01597871" w:rsidR="008133FA" w:rsidRDefault="008133FA"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w:t>
      </w:r>
      <w:r w:rsidR="00EF177D">
        <w:rPr>
          <w:rFonts w:ascii="Times New Roman" w:hAnsi="Times New Roman" w:cs="Times New Roman"/>
          <w:color w:val="000000" w:themeColor="text1"/>
        </w:rPr>
        <w:lastRenderedPageBreak/>
        <w:t xml:space="preserve">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p>
    <w:p w14:paraId="0355C37B" w14:textId="016E62A6" w:rsidR="00EF177D" w:rsidRPr="00EF177D" w:rsidRDefault="00503CC1" w:rsidP="001D527F">
      <w:pPr>
        <w:tabs>
          <w:tab w:val="left" w:pos="3544"/>
          <w:tab w:val="left" w:pos="7088"/>
        </w:tabs>
        <w:ind w:firstLineChars="288" w:firstLine="605"/>
        <w:jc w:val="center"/>
        <w:rPr>
          <w:rFonts w:ascii="Times New Roman" w:hAnsi="Times New Roman" w:cs="Times New Roman"/>
          <w:color w:val="000000" w:themeColor="text1"/>
        </w:rPr>
      </w:pP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sidR="00EF177D">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606E49F6" w:rsidR="00B23A1F" w:rsidRPr="009A328D" w:rsidRDefault="0082748C"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02184414" w:rsidR="008558B2" w:rsidRPr="00EF177D" w:rsidRDefault="008558B2"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49E149B9" w:rsidR="00B45437" w:rsidRPr="00C07B53"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kσ,</m:t>
        </m:r>
      </m:oMath>
    </w:p>
    <w:p w14:paraId="1476C2EF" w14:textId="62D618C1" w:rsidR="00B45437" w:rsidRPr="00C07B53" w:rsidRDefault="00503CC1" w:rsidP="001D527F">
      <w:pPr>
        <w:tabs>
          <w:tab w:val="left" w:pos="2694"/>
          <w:tab w:val="left" w:pos="7088"/>
        </w:tabs>
        <w:ind w:firstLineChars="288" w:firstLine="806"/>
        <w:jc w:val="center"/>
        <w:rPr>
          <w:rFonts w:ascii="Times New Roman" w:hAnsi="Times New Roman" w:cs="Times New Roman"/>
          <w:iCs/>
          <w:color w:val="000000" w:themeColor="text1"/>
          <w:szCs w:val="21"/>
        </w:rPr>
      </w:pP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B45437" w:rsidRPr="00C07B53">
        <w:rPr>
          <w:rFonts w:ascii="Times New Roman" w:hAnsi="Times New Roman" w:cs="Times New Roman" w:hint="eastAsia"/>
          <w:iCs/>
          <w:color w:val="000000" w:themeColor="text1"/>
          <w:sz w:val="28"/>
          <w:szCs w:val="28"/>
        </w:rPr>
        <w:t xml:space="preserve"> ,</w:t>
      </w:r>
      <w:r w:rsidR="00B45437"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77F86CCF" w:rsidR="00B45437"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1D527F">
        <w:rPr>
          <w:rFonts w:ascii="Times New Roman" w:hAnsi="Times New Roman" w:cs="Times New Roman"/>
          <w:color w:val="000000" w:themeColor="text1"/>
        </w:rPr>
        <w:instrText xml:space="preserve"> \* MERGEFORMAT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A lot of phonons have participation ratio below 0.5 which means they are strongly localized and lost the capability to carry energy and they have little contribution to thermal conductivity.</w:t>
      </w:r>
    </w:p>
    <w:p w14:paraId="7F797BDC" w14:textId="49C9F493" w:rsidR="00B45437" w:rsidRPr="00B45437" w:rsidRDefault="007D1600"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phonon scattering 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4C828633" w:rsidR="00385AD8" w:rsidRPr="00C07B53" w:rsidRDefault="002A79DF" w:rsidP="001D527F">
      <w:pPr>
        <w:ind w:firstLine="420"/>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w:t>
      </w:r>
      <w:r>
        <w:rPr>
          <w:rFonts w:ascii="Times New Roman" w:hAnsi="Times New Roman" w:cs="Times New Roman"/>
          <w:color w:val="000000" w:themeColor="text1"/>
        </w:rPr>
        <w:lastRenderedPageBreak/>
        <w:t xml:space="preserve">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4169A73B" w14:textId="3B9AA921" w:rsidR="00033ED9" w:rsidRPr="00C07B53" w:rsidRDefault="005D3842"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with large probability and is a guidance for searching of new thermoelectric materials in the future.</w:t>
      </w:r>
    </w:p>
    <w:p w14:paraId="0D4164BE" w14:textId="77777777" w:rsidR="00CD4286" w:rsidRPr="00C07B53" w:rsidRDefault="00CD4286" w:rsidP="001D527F">
      <w:pPr>
        <w:ind w:firstLineChars="288" w:firstLine="605"/>
        <w:jc w:val="center"/>
        <w:rPr>
          <w:rFonts w:ascii="Times New Roman" w:hAnsi="Times New Roman" w:cs="Times New Roman"/>
          <w:color w:val="000000" w:themeColor="text1"/>
        </w:rPr>
      </w:pP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1D527F">
      <w:pPr>
        <w:ind w:firstLineChars="283" w:firstLine="566"/>
        <w:jc w:val="center"/>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1D527F">
      <w:pPr>
        <w:autoSpaceDE w:val="0"/>
        <w:autoSpaceDN w:val="0"/>
        <w:adjustRightInd w:val="0"/>
        <w:spacing w:before="100" w:after="100"/>
        <w:ind w:left="640" w:hanging="640"/>
        <w:jc w:val="center"/>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1D527F">
      <w:pPr>
        <w:jc w:val="center"/>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1" w:name="_MON_1548525008"/>
    <w:bookmarkEnd w:id="1"/>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pt;height:194.35pt" o:ole="">
            <v:imagedata r:id="rId8" o:title=""/>
          </v:shape>
          <o:OLEObject Type="Embed" ProgID="Word.Document.12" ShapeID="_x0000_i1025" DrawAspect="Content" ObjectID="_1548537429"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7FFA46D7" w:rsidR="00BE459D" w:rsidRPr="00D479F0" w:rsidRDefault="00BE459D" w:rsidP="001D527F">
      <w:pPr>
        <w:ind w:left="420" w:firstLineChars="88" w:firstLine="186"/>
        <w:jc w:val="center"/>
        <w:rPr>
          <w:rFonts w:ascii="Times New Roman" w:hAnsi="Times New Roman" w:cs="Times New Roman"/>
          <w:color w:val="000000" w:themeColor="text1"/>
          <w:szCs w:val="21"/>
        </w:rPr>
      </w:pPr>
      <w:bookmarkStart w:id="2" w:name="fig_structure"/>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2"/>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 labeled as yellow while the rea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217413F0" w:rsidR="00A001D6" w:rsidRPr="00D479F0" w:rsidRDefault="00D479F0" w:rsidP="001D527F">
      <w:pPr>
        <w:keepNext/>
        <w:jc w:val="center"/>
        <w:rPr>
          <w:szCs w:val="21"/>
        </w:rPr>
      </w:pPr>
      <w:r w:rsidRPr="00D479F0">
        <w:rPr>
          <w:noProof/>
          <w:szCs w:val="21"/>
        </w:rPr>
        <mc:AlternateContent>
          <mc:Choice Requires="wpg">
            <w:drawing>
              <wp:inline distT="0" distB="0" distL="0" distR="0" wp14:anchorId="796BC589" wp14:editId="37BD1F12">
                <wp:extent cx="3716446" cy="3137026"/>
                <wp:effectExtent l="0" t="0" r="0" b="6350"/>
                <wp:docPr id="20" name="组合 10"/>
                <wp:cNvGraphicFramePr/>
                <a:graphic xmlns:a="http://schemas.openxmlformats.org/drawingml/2006/main">
                  <a:graphicData uri="http://schemas.microsoft.com/office/word/2010/wordprocessingGroup">
                    <wpg:wgp>
                      <wpg:cNvGrpSpPr/>
                      <wpg:grpSpPr>
                        <a:xfrm>
                          <a:off x="0" y="0"/>
                          <a:ext cx="3716446" cy="3137026"/>
                          <a:chOff x="0" y="0"/>
                          <a:chExt cx="5233275" cy="4268687"/>
                        </a:xfrm>
                      </wpg:grpSpPr>
                      <pic:pic xmlns:pic="http://schemas.openxmlformats.org/drawingml/2006/picture">
                        <pic:nvPicPr>
                          <pic:cNvPr id="21"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353" cy="42686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 name="TextBox 27"/>
                        <wps:cNvSpPr txBox="1"/>
                        <wps:spPr>
                          <a:xfrm>
                            <a:off x="508472" y="2705506"/>
                            <a:ext cx="594277" cy="471197"/>
                          </a:xfrm>
                          <a:prstGeom prst="rect">
                            <a:avLst/>
                          </a:prstGeom>
                          <a:noFill/>
                        </wps:spPr>
                        <wps:txb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wps:txbx>
                        <wps:bodyPr wrap="square" rtlCol="0">
                          <a:noAutofit/>
                        </wps:bodyPr>
                      </wps:wsp>
                      <wps:wsp>
                        <wps:cNvPr id="23" name="TextBox 28"/>
                        <wps:cNvSpPr txBox="1"/>
                        <wps:spPr>
                          <a:xfrm>
                            <a:off x="1296016" y="13167"/>
                            <a:ext cx="597140" cy="471197"/>
                          </a:xfrm>
                          <a:prstGeom prst="rect">
                            <a:avLst/>
                          </a:prstGeom>
                          <a:noFill/>
                        </wps:spPr>
                        <wps:txb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wps:txbx>
                        <wps:bodyPr wrap="square" rtlCol="0">
                          <a:noAutofit/>
                        </wps:bodyPr>
                      </wps:wsp>
                      <wps:wsp>
                        <wps:cNvPr id="24" name="TextBox 29"/>
                        <wps:cNvSpPr txBox="1"/>
                        <wps:spPr>
                          <a:xfrm>
                            <a:off x="2327677" y="13167"/>
                            <a:ext cx="700100" cy="471197"/>
                          </a:xfrm>
                          <a:prstGeom prst="rect">
                            <a:avLst/>
                          </a:prstGeom>
                          <a:noFill/>
                        </wps:spPr>
                        <wps:txb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wps:txbx>
                        <wps:bodyPr wrap="square" rtlCol="0">
                          <a:noAutofit/>
                        </wps:bodyPr>
                      </wps:wsp>
                      <wps:wsp>
                        <wps:cNvPr id="25" name="TextBox 30"/>
                        <wps:cNvSpPr txBox="1"/>
                        <wps:spPr>
                          <a:xfrm>
                            <a:off x="3528050" y="13167"/>
                            <a:ext cx="615226" cy="471197"/>
                          </a:xfrm>
                          <a:prstGeom prst="rect">
                            <a:avLst/>
                          </a:prstGeom>
                          <a:noFill/>
                        </wps:spPr>
                        <wps:txb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wps:txbx>
                        <wps:bodyPr wrap="square" rtlCol="0">
                          <a:noAutofit/>
                        </wps:bodyPr>
                      </wps:wsp>
                      <wps:wsp>
                        <wps:cNvPr id="26" name="TextBox 31"/>
                        <wps:cNvSpPr txBox="1"/>
                        <wps:spPr>
                          <a:xfrm>
                            <a:off x="4536064" y="13167"/>
                            <a:ext cx="697211" cy="471197"/>
                          </a:xfrm>
                          <a:prstGeom prst="rect">
                            <a:avLst/>
                          </a:prstGeom>
                          <a:noFill/>
                        </wps:spPr>
                        <wps:txb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wps:txbx>
                        <wps:bodyPr wrap="square" rtlCol="0">
                          <a:noAutofit/>
                        </wps:bodyPr>
                      </wps:wsp>
                      <wps:wsp>
                        <wps:cNvPr id="27" name="TextBox 32"/>
                        <wps:cNvSpPr txBox="1"/>
                        <wps:spPr>
                          <a:xfrm>
                            <a:off x="1519056" y="2790552"/>
                            <a:ext cx="622700" cy="471197"/>
                          </a:xfrm>
                          <a:prstGeom prst="rect">
                            <a:avLst/>
                          </a:prstGeom>
                          <a:noFill/>
                        </wps:spPr>
                        <wps:txb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wps:txbx>
                        <wps:bodyPr wrap="square" rtlCol="0">
                          <a:noAutofit/>
                        </wps:bodyPr>
                      </wps:wsp>
                      <wps:wsp>
                        <wps:cNvPr id="28" name="TextBox 33"/>
                        <wps:cNvSpPr txBox="1"/>
                        <wps:spPr>
                          <a:xfrm>
                            <a:off x="2699352" y="2822511"/>
                            <a:ext cx="666263" cy="471197"/>
                          </a:xfrm>
                          <a:prstGeom prst="rect">
                            <a:avLst/>
                          </a:prstGeom>
                          <a:noFill/>
                        </wps:spPr>
                        <wps:txb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wps:txbx>
                        <wps:bodyPr wrap="square" rtlCol="0">
                          <a:noAutofit/>
                        </wps:bodyPr>
                      </wps:wsp>
                      <wps:wsp>
                        <wps:cNvPr id="29" name="TextBox 34"/>
                        <wps:cNvSpPr txBox="1"/>
                        <wps:spPr>
                          <a:xfrm>
                            <a:off x="434708" y="13167"/>
                            <a:ext cx="572424" cy="471197"/>
                          </a:xfrm>
                          <a:prstGeom prst="rect">
                            <a:avLst/>
                          </a:prstGeom>
                          <a:noFill/>
                        </wps:spPr>
                        <wps:txb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wps:txbx>
                        <wps:bodyPr wrap="square" rtlCol="0">
                          <a:noAutofit/>
                        </wps:bodyPr>
                      </wps:wsp>
                    </wpg:wgp>
                  </a:graphicData>
                </a:graphic>
              </wp:inline>
            </w:drawing>
          </mc:Choice>
          <mc:Fallback>
            <w:pict>
              <v:group w14:anchorId="796BC589" id="组合 10" o:spid="_x0000_s1028" style="width:292.65pt;height:247pt;mso-position-horizontal-relative:char;mso-position-vertical-relative:line" coordsize="52332,42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">
                <v:shape id="Picture 2" o:spid="_x0000_s1029" type="#_x0000_t75" style="position:absolute;width:50953;height:4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" fillcolor="#5b9bd5 [3204]" strokecolor="black [3213]">
                  <v:imagedata r:id="rId11" o:title=""/>
                  <v:shadow color="#e7e6e6 [3214]"/>
                </v:shape>
                <v:shape id="TextBox 27" o:spid="_x0000_s1030" type="#_x0000_t202" style="position:absolute;left:5084;top:27055;width:594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v:textbox>
                </v:shape>
                <v:shape id="TextBox 28" o:spid="_x0000_s1031" type="#_x0000_t202" style="position:absolute;left:12960;top:131;width:597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v:textbox>
                </v:shape>
                <v:shape id="TextBox 29" o:spid="_x0000_s1032" type="#_x0000_t202" style="position:absolute;left:23276;top:131;width:700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v:textbox>
                </v:shape>
                <v:shape id="TextBox 30" o:spid="_x0000_s1033" type="#_x0000_t202" style="position:absolute;left:35280;top:131;width:615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v:textbox>
                </v:shape>
                <v:shape id="TextBox 31" o:spid="_x0000_s1034" type="#_x0000_t202" style="position:absolute;left:45360;top:131;width:697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v:textbox>
                </v:shape>
                <v:shape id="TextBox 32" o:spid="_x0000_s1035" type="#_x0000_t202" style="position:absolute;left:15190;top:27905;width:622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v:textbox>
                </v:shape>
                <v:shape id="TextBox 33" o:spid="_x0000_s1036" type="#_x0000_t202" style="position:absolute;left:26993;top:28225;width:666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v:textbox>
                </v:shape>
                <v:shape id="TextBox 34" o:spid="_x0000_s1037" type="#_x0000_t202" style="position:absolute;left:4347;top:131;width:572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v:textbox>
                </v:shape>
                <w10:anchorlock/>
              </v:group>
            </w:pict>
          </mc:Fallback>
        </mc:AlternateContent>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3"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3"/>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26" type="#_x0000_t75" style="width:251.35pt;height:188.15pt" o:ole="">
            <v:imagedata r:id="rId12" o:title=""/>
          </v:shape>
          <o:OLEObject Type="Embed" ProgID="Unknown" ShapeID="_x0000_i1026" DrawAspect="Content" ObjectID="_1548537430" r:id="rId13"/>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4"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4"/>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5"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5"/>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8213" cy="3860305"/>
                    </a:xfrm>
                    <a:prstGeom prst="rect">
                      <a:avLst/>
                    </a:prstGeom>
                  </pic:spPr>
                </pic:pic>
              </a:graphicData>
            </a:graphic>
          </wp:inline>
        </w:drawing>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396FC" w14:textId="77777777" w:rsidR="00503CC1" w:rsidRDefault="00503CC1" w:rsidP="00C154D6">
      <w:r>
        <w:separator/>
      </w:r>
    </w:p>
  </w:endnote>
  <w:endnote w:type="continuationSeparator" w:id="0">
    <w:p w14:paraId="30DA7DE1" w14:textId="77777777" w:rsidR="00503CC1" w:rsidRDefault="00503CC1"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7C346" w14:textId="77777777" w:rsidR="00503CC1" w:rsidRDefault="00503CC1" w:rsidP="00C154D6">
      <w:r>
        <w:separator/>
      </w:r>
    </w:p>
  </w:footnote>
  <w:footnote w:type="continuationSeparator" w:id="0">
    <w:p w14:paraId="03A1BE80" w14:textId="77777777" w:rsidR="00503CC1" w:rsidRDefault="00503CC1"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4B8A"/>
    <w:rsid w:val="003B6692"/>
    <w:rsid w:val="003B7A34"/>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E1907"/>
    <w:rsid w:val="005E38D5"/>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5AAC"/>
    <w:rsid w:val="00D6264D"/>
    <w:rsid w:val="00D6266F"/>
    <w:rsid w:val="00D628CC"/>
    <w:rsid w:val="00D73DD4"/>
    <w:rsid w:val="00D76D2C"/>
    <w:rsid w:val="00D77E4E"/>
    <w:rsid w:val="00D80EB9"/>
    <w:rsid w:val="00D82ABD"/>
    <w:rsid w:val="00D83C5F"/>
    <w:rsid w:val="00D84AF7"/>
    <w:rsid w:val="00D868F0"/>
    <w:rsid w:val="00DA1A68"/>
    <w:rsid w:val="00DA36B5"/>
    <w:rsid w:val="00DA3BE7"/>
    <w:rsid w:val="00DA5C05"/>
    <w:rsid w:val="00DA61AF"/>
    <w:rsid w:val="00DA6D8F"/>
    <w:rsid w:val="00DB3AD7"/>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13465"/>
    <w:rsid w:val="00F20180"/>
    <w:rsid w:val="00F23B35"/>
    <w:rsid w:val="00F24F22"/>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569FF3-2973-43E8-A1A1-12DCB92B3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06</TotalTime>
  <Pages>12</Pages>
  <Words>6824</Words>
  <Characters>38898</Characters>
  <Application>Microsoft Office Word</Application>
  <DocSecurity>0</DocSecurity>
  <Lines>324</Lines>
  <Paragraphs>91</Paragraphs>
  <ScaleCrop>false</ScaleCrop>
  <Company/>
  <LinksUpToDate>false</LinksUpToDate>
  <CharactersWithSpaces>45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62</cp:revision>
  <dcterms:created xsi:type="dcterms:W3CDTF">2014-11-05T05:16:00Z</dcterms:created>
  <dcterms:modified xsi:type="dcterms:W3CDTF">2017-02-1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